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478214" w14:textId="7A10485D" w:rsidR="00D5682A" w:rsidRPr="00290B3C" w:rsidRDefault="00F56CFE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b/>
          <w:bCs/>
          <w:color w:val="3C4043"/>
          <w:spacing w:val="3"/>
          <w:sz w:val="32"/>
          <w:szCs w:val="32"/>
        </w:rPr>
        <w:t>DevOps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 คือ</w:t>
      </w:r>
      <w:r w:rsidR="00D46E9D" w:rsidRPr="00290B3C">
        <w:rPr>
          <w:rFonts w:ascii="TH SarabunPSK" w:hAnsi="TH SarabunPSK" w:cs="TH SarabunPSK" w:hint="cs"/>
          <w:sz w:val="32"/>
          <w:szCs w:val="32"/>
        </w:rPr>
        <w:t xml:space="preserve"> </w:t>
      </w:r>
      <w:r w:rsidR="00D46E9D" w:rsidRPr="00290B3C">
        <w:rPr>
          <w:rFonts w:ascii="TH SarabunPSK" w:hAnsi="TH SarabunPSK" w:cs="TH SarabunPSK" w:hint="cs"/>
          <w:sz w:val="32"/>
          <w:szCs w:val="32"/>
          <w:cs/>
        </w:rPr>
        <w:t>การนำแนวคิด แนวทางปฏิบัติ และเครื่องมือต่างๆ ที่ช่วยเพิ่มความสามารถในการส่งมอบแอปพลิเคชันและบริการอย่างรวดเร็ว โดยพัฒนาและปรับปรุงผลิตภัณฑ์ต่างๆ ให้เร็วกว่ากระบวนการการพัฒนาซอฟต์แวร์และการจัดการโครงสร้างพื้นฐานแบบดั้งเดิม</w:t>
      </w:r>
      <w:r w:rsidR="000C0102" w:rsidRPr="00290B3C">
        <w:rPr>
          <w:rFonts w:ascii="TH SarabunPSK" w:hAnsi="TH SarabunPSK" w:cs="TH SarabunPSK" w:hint="cs"/>
          <w:sz w:val="32"/>
          <w:szCs w:val="32"/>
        </w:rPr>
        <w:fldChar w:fldCharType="begin"/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pTLscEwG","properties":{"formattedCitation":"[1]","plainCitation":"[1]","noteIndex":0},"citationItems":[{"id":1,"uris":["http://zotero.org/users/local/7J6MnZMU/items/YAVWJCYW"],"uri":["http://zotero.org/users/local/7J6MnZMU/items/YAVWJCYW"],"itemData":{"id":1,"type":"webpage","container-title":"Amazon Web Services, Inc.","language":"th-TH","title":"DevOps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 xml:space="preserve">คืออะไร -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Amazon Web Services (AWS)","URL":"https://aws.amazon.com/th/devops/what-is-devops/","accessed":{"date-parts":[["2021",2,27]]}}}],"schema":"https://github.com/citation-style-language/schema/raw/master/csl-citation.json"}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fldChar w:fldCharType="separate"/>
      </w:r>
      <w:r w:rsidR="000C0102" w:rsidRPr="00290B3C">
        <w:rPr>
          <w:rFonts w:ascii="TH SarabunPSK" w:hAnsi="TH SarabunPSK" w:cs="TH SarabunPSK" w:hint="cs"/>
          <w:sz w:val="32"/>
          <w:szCs w:val="32"/>
        </w:rPr>
        <w:t>[1]</w:t>
      </w:r>
      <w:r w:rsidR="000C0102" w:rsidRPr="00290B3C">
        <w:rPr>
          <w:rFonts w:ascii="TH SarabunPSK" w:hAnsi="TH SarabunPSK" w:cs="TH SarabunPSK" w:hint="cs"/>
          <w:sz w:val="32"/>
          <w:szCs w:val="32"/>
        </w:rPr>
        <w:fldChar w:fldCharType="end"/>
      </w:r>
    </w:p>
    <w:p w14:paraId="6E8057AA" w14:textId="5F3F344E" w:rsidR="00D46E9D" w:rsidRPr="00290B3C" w:rsidRDefault="00D46E9D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noProof/>
          <w:sz w:val="32"/>
          <w:szCs w:val="32"/>
        </w:rPr>
        <w:drawing>
          <wp:inline distT="0" distB="0" distL="0" distR="0" wp14:anchorId="705E2E33" wp14:editId="7C2F92C3">
            <wp:extent cx="5731510" cy="1009015"/>
            <wp:effectExtent l="0" t="0" r="0" b="0"/>
            <wp:docPr id="1" name="รูปภาพ 1" descr="DevOps คืออะไร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vOps คืออะไร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009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7792A" w14:textId="1D50CC7C" w:rsidR="00D46E9D" w:rsidRPr="00290B3C" w:rsidRDefault="00F56CFE">
      <w:pPr>
        <w:rPr>
          <w:rFonts w:ascii="TH SarabunPSK" w:hAnsi="TH SarabunPSK" w:cs="TH SarabunPSK" w:hint="cs"/>
          <w:b/>
          <w:bCs/>
          <w:color w:val="3C4043"/>
          <w:spacing w:val="3"/>
          <w:sz w:val="32"/>
          <w:szCs w:val="32"/>
        </w:rPr>
      </w:pPr>
      <w:r w:rsidRPr="00290B3C">
        <w:rPr>
          <w:rFonts w:ascii="TH SarabunPSK" w:hAnsi="TH SarabunPSK" w:cs="TH SarabunPSK" w:hint="cs"/>
          <w:b/>
          <w:bCs/>
          <w:color w:val="3C4043"/>
          <w:spacing w:val="3"/>
          <w:sz w:val="32"/>
          <w:szCs w:val="32"/>
        </w:rPr>
        <w:t>CI/CD</w:t>
      </w:r>
      <w:r w:rsidRPr="00290B3C">
        <w:rPr>
          <w:rFonts w:ascii="TH SarabunPSK" w:hAnsi="TH SarabunPSK" w:cs="TH SarabunPSK" w:hint="cs"/>
          <w:b/>
          <w:bCs/>
          <w:color w:val="3C4043"/>
          <w:spacing w:val="3"/>
          <w:sz w:val="32"/>
          <w:szCs w:val="32"/>
          <w:cs/>
        </w:rPr>
        <w:t xml:space="preserve"> </w:t>
      </w:r>
    </w:p>
    <w:p w14:paraId="3FC1839E" w14:textId="61CD4A39" w:rsidR="000B7199" w:rsidRPr="00290B3C" w:rsidRDefault="000B7199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t xml:space="preserve">CI (Continuous Integration)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คือ กระบวนการรวม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source code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ของคนในทีมพัฒนาเข้าด้วยกัน และมีการ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test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ด้วย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test script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เพื่อให้แน่ใจว่าไม่มี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error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ในส่วนใดๆ ของโปรแกรม แล้วถึงทำการ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commit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ไปที่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branch master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>อีกต่อนึง</w:t>
      </w:r>
    </w:p>
    <w:p w14:paraId="3FF58930" w14:textId="290BD254" w:rsidR="000B7199" w:rsidRPr="00290B3C" w:rsidRDefault="000B7199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t xml:space="preserve">CD (Continuous Deployment)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คือ การ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Deploy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production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โดยจะทำทุกขั้นตอน ตั้งแต่ </w:t>
      </w:r>
      <w:proofErr w:type="spellStart"/>
      <w:r w:rsidRPr="00290B3C">
        <w:rPr>
          <w:rFonts w:ascii="TH SarabunPSK" w:hAnsi="TH SarabunPSK" w:cs="TH SarabunPSK" w:hint="cs"/>
          <w:sz w:val="32"/>
          <w:szCs w:val="32"/>
        </w:rPr>
        <w:t>complie</w:t>
      </w:r>
      <w:proofErr w:type="spellEnd"/>
      <w:r w:rsidRPr="00290B3C">
        <w:rPr>
          <w:rFonts w:ascii="TH SarabunPSK" w:hAnsi="TH SarabunPSK" w:cs="TH SarabunPSK" w:hint="cs"/>
          <w:sz w:val="32"/>
          <w:szCs w:val="32"/>
        </w:rPr>
        <w:t xml:space="preserve"> build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ไปจนถึง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deploy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production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>แบบอัตโนมัติทั้งหมด</w:t>
      </w:r>
    </w:p>
    <w:p w14:paraId="45909BC9" w14:textId="2D26C776" w:rsidR="000B7199" w:rsidRPr="00290B3C" w:rsidRDefault="000B7199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t xml:space="preserve">CD (Continuous Delivery)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คือ การทำทุกขั้นตอนคล้ายกันกับ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Continuous Deployment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ต่างกันตรงที่จะไม่มีการ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deploy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ขึ้น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production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ขึ้นในทันที แต่จะเป็นการทำ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manual deploy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หรือจะเป็นแบบ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one click deploy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ก็ได้ หลังจาก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QA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หรือ ฝ่าย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Business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พอใจในตัว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product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>ที่ทีมทำออกมา</w: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fldChar w:fldCharType="begin"/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 ADDIN ZOTERO_ITEM CSL_CITATION {"citationID":"q6igVXVb","properties":{"formattedCitation":"[2]","plainCitation":"[2]","noteIndex":0},"citationItems":[{"id":3,"uris":["http://zotero.org/users/local/7J6MnZMU/items/L3V6TYYZ"],"uri":["http://zotero.org/users/local/7J6MnZMU/items/L3V6TYYZ"],"itemData":{"id":3,"type":"webpage","abstract":"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 xml:space="preserve">เพื่อแก้ปัญหาจึงเกิดเป็นการพัฒนาระบบตามแนวทาง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CI/CD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 xml:space="preserve">โดยทำงานตั้งแต่การ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Plan, Code, Build, Test, Release, Deploy, Operate, Monitor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>หรือบางทีเรียกสั้นๆ ..."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>,"language":"th","title":"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 xml:space="preserve">การพัฒนาระบบตามแนวทาง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CI/CD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 xml:space="preserve">และ 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DevOps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instrText>คืออะไร</w:instrText>
      </w:r>
      <w:r w:rsidR="000C0102" w:rsidRPr="00290B3C">
        <w:rPr>
          <w:rFonts w:ascii="TH SarabunPSK" w:hAnsi="TH SarabunPSK" w:cs="TH SarabunPSK" w:hint="cs"/>
          <w:sz w:val="32"/>
          <w:szCs w:val="32"/>
        </w:rPr>
        <w:instrText xml:space="preserve">?","URL":"https://www.softmelt.com/article.php?id=664","author":[{"family":"Administrator","given":""}],"accessed":{"date-parts":[["2021",2,27]]}}}],"schema":"https://github.com/citation-style-language/schema/raw/master/csl-citation.json"} </w:instrTex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fldChar w:fldCharType="separate"/>
      </w:r>
      <w:r w:rsidR="000C0102" w:rsidRPr="00290B3C">
        <w:rPr>
          <w:rFonts w:ascii="TH SarabunPSK" w:hAnsi="TH SarabunPSK" w:cs="TH SarabunPSK" w:hint="cs"/>
          <w:sz w:val="32"/>
          <w:szCs w:val="32"/>
        </w:rPr>
        <w:t>[2]</w:t>
      </w:r>
      <w:r w:rsidR="000C0102" w:rsidRPr="00290B3C">
        <w:rPr>
          <w:rFonts w:ascii="TH SarabunPSK" w:hAnsi="TH SarabunPSK" w:cs="TH SarabunPSK" w:hint="cs"/>
          <w:sz w:val="32"/>
          <w:szCs w:val="32"/>
          <w:cs/>
        </w:rPr>
        <w:fldChar w:fldCharType="end"/>
      </w:r>
    </w:p>
    <w:p w14:paraId="43BECA6A" w14:textId="09682877" w:rsidR="00290B3C" w:rsidRPr="00290B3C" w:rsidRDefault="00290B3C">
      <w:pPr>
        <w:rPr>
          <w:rFonts w:ascii="TH SarabunPSK" w:hAnsi="TH SarabunPSK" w:cs="TH SarabunPSK" w:hint="cs"/>
          <w:sz w:val="32"/>
          <w:szCs w:val="32"/>
        </w:rPr>
      </w:pPr>
    </w:p>
    <w:p w14:paraId="7BE51C8B" w14:textId="4CC1573A" w:rsidR="00290B3C" w:rsidRPr="00290B3C" w:rsidRDefault="00290B3C">
      <w:pPr>
        <w:rPr>
          <w:rFonts w:ascii="TH SarabunPSK" w:hAnsi="TH SarabunPSK" w:cs="TH SarabunPSK" w:hint="cs"/>
          <w:b/>
          <w:bCs/>
          <w:sz w:val="32"/>
          <w:szCs w:val="32"/>
        </w:rPr>
      </w:pP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ความสัมพันธ์ของ </w:t>
      </w:r>
      <w:r w:rsidRPr="00290B3C">
        <w:rPr>
          <w:rFonts w:ascii="TH SarabunPSK" w:hAnsi="TH SarabunPSK" w:cs="TH SarabunPSK" w:hint="cs"/>
          <w:b/>
          <w:bCs/>
          <w:sz w:val="32"/>
          <w:szCs w:val="32"/>
        </w:rPr>
        <w:t xml:space="preserve">CI/CD </w:t>
      </w: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และ </w:t>
      </w:r>
      <w:r w:rsidRPr="00290B3C">
        <w:rPr>
          <w:rFonts w:ascii="TH SarabunPSK" w:hAnsi="TH SarabunPSK" w:cs="TH SarabunPSK" w:hint="cs"/>
          <w:b/>
          <w:bCs/>
          <w:sz w:val="32"/>
          <w:szCs w:val="32"/>
        </w:rPr>
        <w:t xml:space="preserve">DevOps </w:t>
      </w:r>
    </w:p>
    <w:p w14:paraId="303C1F04" w14:textId="653B5499" w:rsidR="00290B3C" w:rsidRPr="00290B3C" w:rsidRDefault="00290B3C">
      <w:pPr>
        <w:rPr>
          <w:rFonts w:ascii="TH SarabunPSK" w:hAnsi="TH SarabunPSK" w:cs="TH SarabunPSK" w:hint="cs"/>
          <w:sz w:val="32"/>
          <w:szCs w:val="32"/>
          <w:cs/>
        </w:rPr>
      </w:pPr>
      <w:r w:rsidRPr="00290B3C">
        <w:rPr>
          <w:rFonts w:ascii="TH SarabunPSK" w:hAnsi="TH SarabunPSK" w:cs="TH SarabunPSK" w:hint="cs"/>
          <w:sz w:val="32"/>
          <w:szCs w:val="32"/>
        </w:rPr>
        <w:tab/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การทำงานแบบ </w:t>
      </w:r>
      <w:r w:rsidRPr="00290B3C">
        <w:rPr>
          <w:rFonts w:ascii="TH SarabunPSK" w:hAnsi="TH SarabunPSK" w:cs="TH SarabunPSK" w:hint="cs"/>
          <w:sz w:val="32"/>
          <w:szCs w:val="32"/>
        </w:rPr>
        <w:t>DevOps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 โดยใช้หลักการของ </w:t>
      </w:r>
      <w:r w:rsidRPr="00290B3C">
        <w:rPr>
          <w:rFonts w:ascii="TH SarabunPSK" w:hAnsi="TH SarabunPSK" w:cs="TH SarabunPSK" w:hint="cs"/>
          <w:sz w:val="32"/>
          <w:szCs w:val="32"/>
        </w:rPr>
        <w:t>CI/CD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 จะช่วยให้สามารถลด</w:t>
      </w:r>
      <w:r w:rsidRPr="00290B3C">
        <w:rPr>
          <w:rFonts w:ascii="TH SarabunPSK" w:hAnsi="TH SarabunPSK" w:cs="TH SarabunPSK" w:hint="cs"/>
          <w:sz w:val="32"/>
          <w:szCs w:val="32"/>
          <w:cs/>
        </w:rPr>
        <w:t>ลดระยะเวลาในการพัฒนาลง ลดต้นทุน เมื่อเกิดการแก้ไขหรือข้อผิดพลาดก็จะสามารถแก้ไขได้อย่างทันที ซอฟต์แวร์นั้นจะมีความยืดหยุ่นที่สูงอีกด้วย</w:t>
      </w:r>
    </w:p>
    <w:p w14:paraId="55CFEA55" w14:textId="30294D72" w:rsidR="00D46E9D" w:rsidRPr="00290B3C" w:rsidRDefault="00D46E9D">
      <w:pPr>
        <w:rPr>
          <w:rFonts w:ascii="TH SarabunPSK" w:hAnsi="TH SarabunPSK" w:cs="TH SarabunPSK" w:hint="cs"/>
          <w:sz w:val="32"/>
          <w:szCs w:val="32"/>
        </w:rPr>
      </w:pPr>
    </w:p>
    <w:p w14:paraId="3B8CDC6A" w14:textId="1015CD65" w:rsidR="00290B3C" w:rsidRPr="00290B3C" w:rsidRDefault="00290B3C">
      <w:pPr>
        <w:rPr>
          <w:rFonts w:ascii="TH SarabunPSK" w:hAnsi="TH SarabunPSK" w:cs="TH SarabunPSK" w:hint="cs"/>
          <w:b/>
          <w:bCs/>
          <w:sz w:val="32"/>
          <w:szCs w:val="32"/>
        </w:rPr>
      </w:pP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หากองค์กรต้องการนำเอา </w:t>
      </w:r>
      <w:r w:rsidRPr="00290B3C">
        <w:rPr>
          <w:rFonts w:ascii="TH SarabunPSK" w:hAnsi="TH SarabunPSK" w:cs="TH SarabunPSK" w:hint="cs"/>
          <w:b/>
          <w:bCs/>
          <w:sz w:val="32"/>
          <w:szCs w:val="32"/>
        </w:rPr>
        <w:t xml:space="preserve">DevOps </w:t>
      </w: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และ </w:t>
      </w:r>
      <w:r w:rsidRPr="00290B3C">
        <w:rPr>
          <w:rFonts w:ascii="TH SarabunPSK" w:hAnsi="TH SarabunPSK" w:cs="TH SarabunPSK" w:hint="cs"/>
          <w:b/>
          <w:bCs/>
          <w:sz w:val="32"/>
          <w:szCs w:val="32"/>
        </w:rPr>
        <w:t xml:space="preserve">CI/CD </w:t>
      </w: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2F755B62" w14:textId="7D772A05" w:rsidR="00290B3C" w:rsidRPr="00290B3C" w:rsidRDefault="00290B3C">
      <w:pPr>
        <w:rPr>
          <w:rFonts w:ascii="TH SarabunPSK" w:hAnsi="TH SarabunPSK" w:cs="TH SarabunPSK" w:hint="cs"/>
          <w:sz w:val="32"/>
          <w:szCs w:val="32"/>
          <w:cs/>
        </w:rPr>
      </w:pPr>
      <w:r w:rsidRPr="00290B3C">
        <w:rPr>
          <w:rFonts w:ascii="TH SarabunPSK" w:hAnsi="TH SarabunPSK" w:cs="TH SarabunPSK" w:hint="cs"/>
          <w:sz w:val="32"/>
          <w:szCs w:val="32"/>
          <w:cs/>
        </w:rPr>
        <w:tab/>
        <w:t xml:space="preserve">ทุกคนในทีมศึกษาหลักการทำงานของ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DevOps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290B3C">
        <w:rPr>
          <w:rFonts w:ascii="TH SarabunPSK" w:hAnsi="TH SarabunPSK" w:cs="TH SarabunPSK" w:hint="cs"/>
          <w:sz w:val="32"/>
          <w:szCs w:val="32"/>
        </w:rPr>
        <w:t>CI/CD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 และค่อยลองใช้งานเพื่อทำความเข้าใจอย่างละเอียดลองไป</w:t>
      </w:r>
      <w:proofErr w:type="spellStart"/>
      <w:r w:rsidRPr="00290B3C">
        <w:rPr>
          <w:rFonts w:ascii="TH SarabunPSK" w:hAnsi="TH SarabunPSK" w:cs="TH SarabunPSK" w:hint="cs"/>
          <w:sz w:val="32"/>
          <w:szCs w:val="32"/>
          <w:cs/>
        </w:rPr>
        <w:t>เรื่อยๆ</w:t>
      </w:r>
      <w:proofErr w:type="spellEnd"/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 จนเข้าใจ</w:t>
      </w:r>
    </w:p>
    <w:p w14:paraId="304633FA" w14:textId="77777777" w:rsidR="00D46E9D" w:rsidRPr="00290B3C" w:rsidRDefault="00D46E9D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br w:type="page"/>
      </w:r>
    </w:p>
    <w:p w14:paraId="6BF152AD" w14:textId="61F7E59A" w:rsidR="000C0102" w:rsidRPr="00290B3C" w:rsidRDefault="000C0102" w:rsidP="000C0102">
      <w:pPr>
        <w:jc w:val="center"/>
        <w:rPr>
          <w:rFonts w:ascii="TH SarabunPSK" w:hAnsi="TH SarabunPSK" w:cs="TH SarabunPSK" w:hint="cs"/>
          <w:b/>
          <w:bCs/>
          <w:sz w:val="32"/>
          <w:szCs w:val="32"/>
        </w:rPr>
      </w:pPr>
      <w:r w:rsidRPr="00290B3C">
        <w:rPr>
          <w:rFonts w:ascii="TH SarabunPSK" w:hAnsi="TH SarabunPSK" w:cs="TH SarabunPSK" w:hint="cs"/>
          <w:b/>
          <w:bCs/>
          <w:sz w:val="32"/>
          <w:szCs w:val="32"/>
          <w:cs/>
        </w:rPr>
        <w:lastRenderedPageBreak/>
        <w:t>อ้างอิง</w:t>
      </w:r>
    </w:p>
    <w:p w14:paraId="1049AD78" w14:textId="77777777" w:rsidR="000C0102" w:rsidRPr="00290B3C" w:rsidRDefault="000C0102" w:rsidP="000C0102">
      <w:pPr>
        <w:pStyle w:val="a6"/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fldChar w:fldCharType="begin"/>
      </w:r>
      <w:r w:rsidRPr="00290B3C">
        <w:rPr>
          <w:rFonts w:ascii="TH SarabunPSK" w:hAnsi="TH SarabunPSK" w:cs="TH SarabunPSK" w:hint="cs"/>
          <w:sz w:val="32"/>
          <w:szCs w:val="32"/>
        </w:rPr>
        <w:instrText xml:space="preserve"> ADDIN ZOTERO_BIBL {"uncited":[],"omitted":[],"custom":[]} CSL_BIBLIOGRAPHY </w:instrText>
      </w:r>
      <w:r w:rsidRPr="00290B3C">
        <w:rPr>
          <w:rFonts w:ascii="TH SarabunPSK" w:hAnsi="TH SarabunPSK" w:cs="TH SarabunPSK" w:hint="cs"/>
          <w:sz w:val="32"/>
          <w:szCs w:val="32"/>
        </w:rPr>
        <w:fldChar w:fldCharType="separate"/>
      </w:r>
      <w:r w:rsidRPr="00290B3C">
        <w:rPr>
          <w:rFonts w:ascii="TH SarabunPSK" w:hAnsi="TH SarabunPSK" w:cs="TH SarabunPSK" w:hint="cs"/>
          <w:sz w:val="32"/>
          <w:szCs w:val="32"/>
        </w:rPr>
        <w:t>[1]</w:t>
      </w:r>
      <w:r w:rsidRPr="00290B3C">
        <w:rPr>
          <w:rFonts w:ascii="TH SarabunPSK" w:hAnsi="TH SarabunPSK" w:cs="TH SarabunPSK" w:hint="cs"/>
          <w:sz w:val="32"/>
          <w:szCs w:val="32"/>
        </w:rPr>
        <w:tab/>
        <w:t xml:space="preserve">“DevOps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คืออะไร -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Amazon Web Services (AWS),” </w:t>
      </w:r>
      <w:r w:rsidRPr="00290B3C">
        <w:rPr>
          <w:rFonts w:ascii="TH SarabunPSK" w:hAnsi="TH SarabunPSK" w:cs="TH SarabunPSK" w:hint="cs"/>
          <w:i/>
          <w:iCs/>
          <w:sz w:val="32"/>
          <w:szCs w:val="32"/>
        </w:rPr>
        <w:t>Amazon Web Services, Inc.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 https://aws.amazon.com/th/devops/what-is-devops/ (accessed Feb. 27, 2021).</w:t>
      </w:r>
    </w:p>
    <w:p w14:paraId="759080B9" w14:textId="77777777" w:rsidR="000C0102" w:rsidRPr="00290B3C" w:rsidRDefault="000C0102" w:rsidP="000C0102">
      <w:pPr>
        <w:pStyle w:val="a6"/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t>[2]</w:t>
      </w:r>
      <w:r w:rsidRPr="00290B3C">
        <w:rPr>
          <w:rFonts w:ascii="TH SarabunPSK" w:hAnsi="TH SarabunPSK" w:cs="TH SarabunPSK" w:hint="cs"/>
          <w:sz w:val="32"/>
          <w:szCs w:val="32"/>
        </w:rPr>
        <w:tab/>
        <w:t>Administrator, “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การพัฒนาระบบตามแนวทาง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CI/CD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Pr="00290B3C">
        <w:rPr>
          <w:rFonts w:ascii="TH SarabunPSK" w:hAnsi="TH SarabunPSK" w:cs="TH SarabunPSK" w:hint="cs"/>
          <w:sz w:val="32"/>
          <w:szCs w:val="32"/>
        </w:rPr>
        <w:t xml:space="preserve">DevOps </w:t>
      </w:r>
      <w:r w:rsidRPr="00290B3C">
        <w:rPr>
          <w:rFonts w:ascii="TH SarabunPSK" w:hAnsi="TH SarabunPSK" w:cs="TH SarabunPSK" w:hint="cs"/>
          <w:sz w:val="32"/>
          <w:szCs w:val="32"/>
          <w:cs/>
        </w:rPr>
        <w:t>คืออะไร</w:t>
      </w:r>
      <w:r w:rsidRPr="00290B3C">
        <w:rPr>
          <w:rFonts w:ascii="TH SarabunPSK" w:hAnsi="TH SarabunPSK" w:cs="TH SarabunPSK" w:hint="cs"/>
          <w:sz w:val="32"/>
          <w:szCs w:val="32"/>
        </w:rPr>
        <w:t>?” https://www.softmelt.com/article.php?id=664 (accessed Feb. 27, 2021).</w:t>
      </w:r>
    </w:p>
    <w:p w14:paraId="5DD37463" w14:textId="47ED4015" w:rsidR="000C0102" w:rsidRPr="00290B3C" w:rsidRDefault="000C0102">
      <w:pPr>
        <w:rPr>
          <w:rFonts w:ascii="TH SarabunPSK" w:hAnsi="TH SarabunPSK" w:cs="TH SarabunPSK" w:hint="cs"/>
          <w:sz w:val="32"/>
          <w:szCs w:val="32"/>
        </w:rPr>
      </w:pPr>
      <w:r w:rsidRPr="00290B3C">
        <w:rPr>
          <w:rFonts w:ascii="TH SarabunPSK" w:hAnsi="TH SarabunPSK" w:cs="TH SarabunPSK" w:hint="cs"/>
          <w:sz w:val="32"/>
          <w:szCs w:val="32"/>
        </w:rPr>
        <w:fldChar w:fldCharType="end"/>
      </w:r>
    </w:p>
    <w:sectPr w:rsidR="000C0102" w:rsidRPr="00290B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altName w:val="TH SarabunPSK"/>
    <w:charset w:val="DE"/>
    <w:family w:val="swiss"/>
    <w:pitch w:val="variable"/>
    <w:sig w:usb0="21000007" w:usb1="00000000" w:usb2="00000000" w:usb3="00000000" w:csb0="0001011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222B61"/>
    <w:multiLevelType w:val="multilevel"/>
    <w:tmpl w:val="C026E4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6CFE"/>
    <w:rsid w:val="000B7199"/>
    <w:rsid w:val="000C0102"/>
    <w:rsid w:val="000E136C"/>
    <w:rsid w:val="00290B3C"/>
    <w:rsid w:val="00A55CC3"/>
    <w:rsid w:val="00D46E9D"/>
    <w:rsid w:val="00D5682A"/>
    <w:rsid w:val="00EF1CD3"/>
    <w:rsid w:val="00F56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ED6D84"/>
  <w15:chartTrackingRefBased/>
  <w15:docId w15:val="{BED184AD-DE31-463A-BEE6-DD4661A349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EF1CD3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EF1CD3"/>
    <w:rPr>
      <w:color w:val="605E5C"/>
      <w:shd w:val="clear" w:color="auto" w:fill="E1DFDD"/>
    </w:rPr>
  </w:style>
  <w:style w:type="character" w:styleId="a5">
    <w:name w:val="FollowedHyperlink"/>
    <w:basedOn w:val="a0"/>
    <w:uiPriority w:val="99"/>
    <w:semiHidden/>
    <w:unhideWhenUsed/>
    <w:rsid w:val="000C0102"/>
    <w:rPr>
      <w:color w:val="954F72" w:themeColor="followedHyperlink"/>
      <w:u w:val="single"/>
    </w:rPr>
  </w:style>
  <w:style w:type="paragraph" w:styleId="a6">
    <w:name w:val="Bibliography"/>
    <w:basedOn w:val="a"/>
    <w:next w:val="a"/>
    <w:uiPriority w:val="37"/>
    <w:unhideWhenUsed/>
    <w:rsid w:val="000C0102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5428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96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1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1C1CA5-0E58-47C5-8F18-CF3BE90496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</Pages>
  <Words>470</Words>
  <Characters>2679</Characters>
  <Application>Microsoft Office Word</Application>
  <DocSecurity>0</DocSecurity>
  <Lines>22</Lines>
  <Paragraphs>6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ngwit Srikaewnit</dc:creator>
  <cp:keywords/>
  <dc:description/>
  <cp:lastModifiedBy>Wongwit Srikaewnit</cp:lastModifiedBy>
  <cp:revision>5</cp:revision>
  <dcterms:created xsi:type="dcterms:W3CDTF">2021-02-24T20:13:00Z</dcterms:created>
  <dcterms:modified xsi:type="dcterms:W3CDTF">2021-02-27T11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"&gt;&lt;session id="vpZKJsMY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